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B3A082" w14:textId="77777777" w:rsidR="008879D1" w:rsidRDefault="008879D1" w:rsidP="00D3318D">
      <w:pPr>
        <w:jc w:val="center"/>
      </w:pPr>
    </w:p>
    <w:p w14:paraId="5315E202" w14:textId="77777777" w:rsidR="008879D1" w:rsidRDefault="008879D1" w:rsidP="00D3318D">
      <w:pPr>
        <w:jc w:val="center"/>
      </w:pPr>
    </w:p>
    <w:p w14:paraId="35F6A8A7" w14:textId="77777777" w:rsidR="008879D1" w:rsidRDefault="008879D1" w:rsidP="00D3318D">
      <w:pPr>
        <w:jc w:val="center"/>
      </w:pPr>
    </w:p>
    <w:p w14:paraId="67E8B3FE" w14:textId="77777777" w:rsidR="008879D1" w:rsidRDefault="008879D1" w:rsidP="00D3318D">
      <w:pPr>
        <w:jc w:val="center"/>
      </w:pPr>
    </w:p>
    <w:p w14:paraId="7B83878E" w14:textId="77777777" w:rsidR="008879D1" w:rsidRDefault="008879D1" w:rsidP="00D3318D">
      <w:pPr>
        <w:jc w:val="center"/>
      </w:pPr>
    </w:p>
    <w:p w14:paraId="5B0A81DA" w14:textId="77777777" w:rsidR="008879D1" w:rsidRDefault="008879D1" w:rsidP="00D3318D">
      <w:pPr>
        <w:jc w:val="center"/>
      </w:pPr>
    </w:p>
    <w:p w14:paraId="3E55B4D3" w14:textId="7FF45269" w:rsidR="00415416" w:rsidRPr="008879D1" w:rsidRDefault="00D3318D" w:rsidP="00D3318D">
      <w:pPr>
        <w:jc w:val="center"/>
      </w:pPr>
      <w:r w:rsidRPr="008879D1">
        <w:t>MS Thesis Proposal</w:t>
      </w:r>
    </w:p>
    <w:p w14:paraId="4A643D3F" w14:textId="098C41D8" w:rsidR="00D3318D" w:rsidRDefault="00D3318D" w:rsidP="00D3318D">
      <w:pPr>
        <w:jc w:val="center"/>
        <w:rPr>
          <w:u w:val="single"/>
        </w:rPr>
      </w:pPr>
    </w:p>
    <w:p w14:paraId="53F019E1" w14:textId="50FB0237" w:rsidR="008879D1" w:rsidRDefault="008879D1" w:rsidP="00D3318D">
      <w:pPr>
        <w:jc w:val="center"/>
      </w:pPr>
      <w:r>
        <w:t>Tim Vigers</w:t>
      </w:r>
    </w:p>
    <w:p w14:paraId="4890E59A" w14:textId="79C514D1" w:rsidR="008879D1" w:rsidRDefault="008879D1">
      <w:r>
        <w:br w:type="page"/>
      </w:r>
    </w:p>
    <w:p w14:paraId="18BC87E5" w14:textId="72B0B232" w:rsidR="008879D1" w:rsidRDefault="003B0885" w:rsidP="00FA373E">
      <w:pPr>
        <w:rPr>
          <w:u w:val="single"/>
        </w:rPr>
      </w:pPr>
      <w:r>
        <w:rPr>
          <w:u w:val="single"/>
        </w:rPr>
        <w:lastRenderedPageBreak/>
        <w:t>Abstract</w:t>
      </w:r>
    </w:p>
    <w:p w14:paraId="20073894" w14:textId="0FB308B3" w:rsidR="003B0885" w:rsidRDefault="003B0885" w:rsidP="00FA373E"/>
    <w:p w14:paraId="626181D5" w14:textId="51BEBB2B" w:rsidR="003D3218" w:rsidRDefault="003D3218" w:rsidP="00FA373E"/>
    <w:p w14:paraId="1D1F44F4" w14:textId="6BEC415E" w:rsidR="003D3218" w:rsidRDefault="0072310D" w:rsidP="00FA373E">
      <w:pPr>
        <w:rPr>
          <w:u w:val="single"/>
        </w:rPr>
      </w:pPr>
      <w:r>
        <w:rPr>
          <w:u w:val="single"/>
        </w:rPr>
        <w:t>Introduction</w:t>
      </w:r>
    </w:p>
    <w:p w14:paraId="5BF46148" w14:textId="7815E280" w:rsidR="0072310D" w:rsidRDefault="0072310D" w:rsidP="00FA373E"/>
    <w:p w14:paraId="2AF3CA54" w14:textId="2BA82308" w:rsidR="00FC7DF1" w:rsidRDefault="001C75FC" w:rsidP="00FA373E">
      <w:pPr>
        <w:rPr>
          <w:rFonts w:eastAsiaTheme="minorEastAsia"/>
        </w:rPr>
      </w:pPr>
      <w:r>
        <w:tab/>
      </w:r>
      <w:r w:rsidR="00FC7DF1">
        <w:t>Type 1 diabetes (T1D) i</w:t>
      </w:r>
      <w:r w:rsidR="001452FE">
        <w:t xml:space="preserve">s an autoimmune disease characterized by the production of antibodies which target </w:t>
      </w:r>
      <w:r w:rsidR="00A92C73">
        <w:t xml:space="preserve">pancreatic </w:t>
      </w:r>
      <m:oMath>
        <m:r>
          <w:rPr>
            <w:rFonts w:ascii="Cambria Math" w:hAnsi="Cambria Math"/>
          </w:rPr>
          <m:t>β</m:t>
        </m:r>
      </m:oMath>
      <w:r w:rsidR="00A92C73">
        <w:rPr>
          <w:rFonts w:eastAsiaTheme="minorEastAsia"/>
        </w:rPr>
        <w:t>-cells</w:t>
      </w:r>
      <w:r w:rsidR="00307996">
        <w:rPr>
          <w:rFonts w:eastAsiaTheme="minorEastAsia"/>
        </w:rPr>
        <w:t>.</w:t>
      </w:r>
      <w:r w:rsidR="008879DA">
        <w:rPr>
          <w:rFonts w:eastAsiaTheme="minorEastAsia"/>
        </w:rPr>
        <w:t xml:space="preserve"> </w:t>
      </w:r>
      <w:r w:rsidR="006B1095">
        <w:rPr>
          <w:rFonts w:eastAsiaTheme="minorEastAsia"/>
        </w:rPr>
        <w:t xml:space="preserve">This </w:t>
      </w:r>
      <w:r w:rsidR="002A1E75">
        <w:rPr>
          <w:rFonts w:eastAsiaTheme="minorEastAsia"/>
        </w:rPr>
        <w:t>leads to</w:t>
      </w:r>
      <w:r w:rsidR="009D1956">
        <w:rPr>
          <w:rFonts w:eastAsiaTheme="minorEastAsia"/>
        </w:rPr>
        <w:t xml:space="preserve"> both</w:t>
      </w:r>
      <w:r w:rsidR="002A1E75">
        <w:rPr>
          <w:rFonts w:eastAsiaTheme="minorEastAsia"/>
        </w:rPr>
        <w:t xml:space="preserve"> micro and macrovascular complications</w:t>
      </w:r>
      <w:r w:rsidR="009D1956">
        <w:rPr>
          <w:rFonts w:eastAsiaTheme="minorEastAsia"/>
        </w:rPr>
        <w:t xml:space="preserve">, and individuals with T1D are at an </w:t>
      </w:r>
      <w:r w:rsidR="00AE365C">
        <w:rPr>
          <w:rFonts w:eastAsiaTheme="minorEastAsia"/>
        </w:rPr>
        <w:t>increased</w:t>
      </w:r>
      <w:r w:rsidR="001B4BD5">
        <w:rPr>
          <w:rFonts w:eastAsiaTheme="minorEastAsia"/>
        </w:rPr>
        <w:t xml:space="preserve"> risk </w:t>
      </w:r>
      <w:r w:rsidR="00775B63">
        <w:rPr>
          <w:rFonts w:eastAsiaTheme="minorEastAsia"/>
        </w:rPr>
        <w:t xml:space="preserve">of </w:t>
      </w:r>
      <w:r w:rsidR="00992F14">
        <w:rPr>
          <w:rFonts w:eastAsiaTheme="minorEastAsia"/>
        </w:rPr>
        <w:t xml:space="preserve">experiencing a </w:t>
      </w:r>
      <w:r w:rsidR="004205D9">
        <w:rPr>
          <w:rFonts w:eastAsiaTheme="minorEastAsia"/>
        </w:rPr>
        <w:t xml:space="preserve">major cardiac </w:t>
      </w:r>
      <w:r w:rsidR="0051341E">
        <w:rPr>
          <w:rFonts w:eastAsiaTheme="minorEastAsia"/>
        </w:rPr>
        <w:t>event (e.g. stroke, angina, and myocardial infarction)</w:t>
      </w:r>
      <w:r w:rsidR="00665770">
        <w:rPr>
          <w:rFonts w:eastAsiaTheme="minorEastAsia"/>
        </w:rPr>
        <w:t xml:space="preserve"> and are </w:t>
      </w:r>
      <w:r w:rsidR="00EF45C2">
        <w:rPr>
          <w:rFonts w:eastAsiaTheme="minorEastAsia"/>
        </w:rPr>
        <w:t>less likely to have</w:t>
      </w:r>
      <w:r w:rsidR="0073783F">
        <w:rPr>
          <w:rFonts w:eastAsiaTheme="minorEastAsia"/>
        </w:rPr>
        <w:t xml:space="preserve"> </w:t>
      </w:r>
      <w:r w:rsidR="00C365AE">
        <w:rPr>
          <w:rFonts w:eastAsiaTheme="minorEastAsia"/>
        </w:rPr>
        <w:t>satisfactory outcomes after a coronary event</w:t>
      </w:r>
      <w:r w:rsidR="001C6FCB">
        <w:rPr>
          <w:rFonts w:eastAsiaTheme="minorEastAsia"/>
        </w:rPr>
        <w:t>.</w:t>
      </w:r>
      <w:r w:rsidR="00C405AB">
        <w:rPr>
          <w:rFonts w:eastAsiaTheme="minorEastAsia"/>
        </w:rPr>
        <w:fldChar w:fldCharType="begin"/>
      </w:r>
      <w:r w:rsidR="00C405AB">
        <w:rPr>
          <w:rFonts w:eastAsiaTheme="minorEastAsia"/>
        </w:rPr>
        <w:instrText xml:space="preserve"> ADDIN ZOTERO_ITEM CSL_CITATION {"citationID":"Wx1xrUFA","properties":{"formattedCitation":"\\super 1\\nosupersub{}","plainCitation":"1","noteIndex":0},"citationItems":[{"id":704,"uris":["http://zotero.org/users/5622226/items/QEHVLKBN"],"uri":["http://zotero.org/users/5622226/items/QEHVLKBN"],"itemData":{"id":704,"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schema":"https://github.com/citation-style-language/schema/raw/master/csl-citation.json"} </w:instrText>
      </w:r>
      <w:r w:rsidR="00C405AB">
        <w:rPr>
          <w:rFonts w:eastAsiaTheme="minorEastAsia"/>
        </w:rPr>
        <w:fldChar w:fldCharType="separate"/>
      </w:r>
      <w:r w:rsidR="00C405AB" w:rsidRPr="00C405AB">
        <w:rPr>
          <w:rFonts w:ascii="Calibri" w:cs="Calibri"/>
          <w:vertAlign w:val="superscript"/>
        </w:rPr>
        <w:t>1</w:t>
      </w:r>
      <w:r w:rsidR="00C405AB">
        <w:rPr>
          <w:rFonts w:eastAsiaTheme="minorEastAsia"/>
        </w:rPr>
        <w:fldChar w:fldCharType="end"/>
      </w:r>
      <w:r w:rsidR="00307996">
        <w:rPr>
          <w:rFonts w:eastAsiaTheme="minorEastAsia"/>
        </w:rPr>
        <w:t xml:space="preserve"> </w:t>
      </w:r>
      <w:r w:rsidR="00E40A5B">
        <w:rPr>
          <w:rFonts w:eastAsiaTheme="minorEastAsia"/>
        </w:rPr>
        <w:t>The disease</w:t>
      </w:r>
      <w:r w:rsidR="00B26CD4">
        <w:rPr>
          <w:rFonts w:eastAsiaTheme="minorEastAsia"/>
        </w:rPr>
        <w:t xml:space="preserve"> </w:t>
      </w:r>
      <w:r w:rsidR="00D37DC9">
        <w:rPr>
          <w:rFonts w:eastAsiaTheme="minorEastAsia"/>
        </w:rPr>
        <w:t xml:space="preserve">currently </w:t>
      </w:r>
      <w:r w:rsidR="001140BD">
        <w:rPr>
          <w:rFonts w:eastAsiaTheme="minorEastAsia"/>
        </w:rPr>
        <w:t xml:space="preserve">affects over </w:t>
      </w:r>
      <w:r w:rsidR="00635DAD">
        <w:rPr>
          <w:rFonts w:eastAsiaTheme="minorEastAsia"/>
        </w:rPr>
        <w:t>30 million people worldwide</w:t>
      </w:r>
      <w:r w:rsidR="00813E80">
        <w:rPr>
          <w:rFonts w:eastAsiaTheme="minorEastAsia"/>
        </w:rPr>
        <w:t>,</w:t>
      </w:r>
      <w:r w:rsidR="00BB3DA5">
        <w:rPr>
          <w:rFonts w:eastAsiaTheme="minorEastAsia"/>
        </w:rPr>
        <w:fldChar w:fldCharType="begin"/>
      </w:r>
      <w:r w:rsidR="00C405AB">
        <w:rPr>
          <w:rFonts w:eastAsiaTheme="minorEastAsia"/>
        </w:rPr>
        <w:instrText xml:space="preserve"> ADDIN ZOTERO_ITEM CSL_CITATION {"citationID":"VSQtiSRv","properties":{"formattedCitation":"\\super 2\\nosupersub{}","plainCitation":"2","noteIndex":0},"citationItems":[{"id":702,"uris":["http://zotero.org/users/5622226/items/M9XLZXQY"],"uri":["http://zotero.org/users/5622226/items/M9XLZXQY"],"itemData":{"id":702,"type":"article-journal","abstract":"Monozygotic (MZ) twin pair discordance for childhood-onset Type 1 Diabetes (T1D) is </w:instrText>
      </w:r>
      <w:r w:rsidR="00C405AB">
        <w:rPr>
          <w:rFonts w:ascii="Cambria Math" w:eastAsiaTheme="minorEastAsia" w:hAnsi="Cambria Math" w:cs="Cambria Math"/>
        </w:rPr>
        <w:instrText>∼</w:instrText>
      </w:r>
      <w:r w:rsidR="00C405AB">
        <w:rPr>
          <w:rFonts w:eastAsiaTheme="minorEastAsia"/>
        </w:rPr>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schema":"https://github.com/citation-style-language/schema/raw/master/csl-citation.json"} </w:instrText>
      </w:r>
      <w:r w:rsidR="00BB3DA5">
        <w:rPr>
          <w:rFonts w:eastAsiaTheme="minorEastAsia"/>
        </w:rPr>
        <w:fldChar w:fldCharType="separate"/>
      </w:r>
      <w:r w:rsidR="00C405AB" w:rsidRPr="00C405AB">
        <w:rPr>
          <w:rFonts w:ascii="Calibri" w:cs="Calibri"/>
          <w:vertAlign w:val="superscript"/>
        </w:rPr>
        <w:t>2</w:t>
      </w:r>
      <w:r w:rsidR="00BB3DA5">
        <w:rPr>
          <w:rFonts w:eastAsiaTheme="minorEastAsia"/>
        </w:rPr>
        <w:fldChar w:fldCharType="end"/>
      </w:r>
      <w:r w:rsidR="00635DAD">
        <w:rPr>
          <w:rFonts w:eastAsiaTheme="minorEastAsia"/>
        </w:rPr>
        <w:t xml:space="preserve"> </w:t>
      </w:r>
      <w:r w:rsidR="007D316F">
        <w:rPr>
          <w:rFonts w:eastAsiaTheme="minorEastAsia"/>
        </w:rPr>
        <w:t xml:space="preserve">and is </w:t>
      </w:r>
      <w:r w:rsidR="00E257E8">
        <w:rPr>
          <w:rFonts w:eastAsiaTheme="minorEastAsia"/>
        </w:rPr>
        <w:t xml:space="preserve">increasing </w:t>
      </w:r>
      <w:r w:rsidR="003613EB">
        <w:rPr>
          <w:rFonts w:eastAsiaTheme="minorEastAsia"/>
        </w:rPr>
        <w:t xml:space="preserve">by </w:t>
      </w:r>
      <w:r w:rsidR="00F741BB">
        <w:rPr>
          <w:rFonts w:eastAsiaTheme="minorEastAsia"/>
        </w:rPr>
        <w:t xml:space="preserve">3-4% </w:t>
      </w:r>
      <w:r w:rsidR="003646D3">
        <w:rPr>
          <w:rFonts w:eastAsiaTheme="minorEastAsia"/>
        </w:rPr>
        <w:t xml:space="preserve">per year </w:t>
      </w:r>
      <w:r w:rsidR="00F741BB">
        <w:rPr>
          <w:rFonts w:eastAsiaTheme="minorEastAsia"/>
        </w:rPr>
        <w:t xml:space="preserve">on </w:t>
      </w:r>
      <w:r w:rsidR="003646D3">
        <w:rPr>
          <w:rFonts w:eastAsiaTheme="minorEastAsia"/>
        </w:rPr>
        <w:t>average</w:t>
      </w:r>
      <w:r w:rsidR="00777772">
        <w:rPr>
          <w:rFonts w:eastAsiaTheme="minorEastAsia"/>
        </w:rPr>
        <w:t>.</w:t>
      </w:r>
      <w:r w:rsidR="00777772">
        <w:rPr>
          <w:rFonts w:eastAsiaTheme="minorEastAsia"/>
        </w:rPr>
        <w:fldChar w:fldCharType="begin"/>
      </w:r>
      <w:r w:rsidR="00777772">
        <w:rPr>
          <w:rFonts w:eastAsiaTheme="minorEastAsia"/>
        </w:rPr>
        <w:instrText xml:space="preserve"> ADDIN ZOTERO_ITEM CSL_CITATION {"citationID":"WRmDcCOk","properties":{"formattedCitation":"\\super 3\\nosupersub{}","plainCitation":"3","noteIndex":0},"citationItems":[{"id":714,"uris":["http://zotero.org/users/5622226/items/Z6LKQH8G"],"uri":["http://zotero.org/users/5622226/items/Z6LKQH8G"],"itemData":{"id":714,"type":"article-journal","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container-title":"Current Diabetes Reports","DOI":"10.1007/s11892-013-0433-5","ISSN":"1539-0829","issue":"6","journalAbbreviation":"Curr Diab Rep","language":"en","page":"795-804","source":"Springer Link","title":"The Emerging Global Epidemic of Type 1 Diabetes","volume":"13","author":[{"family":"Tuomilehto","given":"Jaakko"}],"issued":{"date-parts":[["2013",12,1]]}}}],"schema":"https://github.com/citation-style-language/schema/raw/master/csl-citation.json"} </w:instrText>
      </w:r>
      <w:r w:rsidR="00777772">
        <w:rPr>
          <w:rFonts w:eastAsiaTheme="minorEastAsia"/>
        </w:rPr>
        <w:fldChar w:fldCharType="separate"/>
      </w:r>
      <w:r w:rsidR="00777772" w:rsidRPr="00777772">
        <w:rPr>
          <w:rFonts w:ascii="Calibri" w:cs="Calibri"/>
          <w:vertAlign w:val="superscript"/>
        </w:rPr>
        <w:t>3</w:t>
      </w:r>
      <w:r w:rsidR="00777772">
        <w:rPr>
          <w:rFonts w:eastAsiaTheme="minorEastAsia"/>
        </w:rPr>
        <w:fldChar w:fldCharType="end"/>
      </w:r>
      <w:r w:rsidR="003613EB">
        <w:rPr>
          <w:rFonts w:eastAsiaTheme="minorEastAsia"/>
        </w:rPr>
        <w:t xml:space="preserve"> </w:t>
      </w:r>
      <w:r w:rsidR="00447CF1">
        <w:rPr>
          <w:rFonts w:eastAsiaTheme="minorEastAsia"/>
        </w:rPr>
        <w:t>However,</w:t>
      </w:r>
      <w:r w:rsidR="00813E80">
        <w:rPr>
          <w:rFonts w:eastAsiaTheme="minorEastAsia"/>
        </w:rPr>
        <w:t xml:space="preserve"> </w:t>
      </w:r>
      <w:r w:rsidR="003B4BA2">
        <w:rPr>
          <w:rFonts w:eastAsiaTheme="minorEastAsia"/>
        </w:rPr>
        <w:t xml:space="preserve">the </w:t>
      </w:r>
      <w:r w:rsidR="008D27B6">
        <w:rPr>
          <w:rFonts w:eastAsiaTheme="minorEastAsia"/>
        </w:rPr>
        <w:t>glob</w:t>
      </w:r>
      <w:r w:rsidR="008A1F73">
        <w:rPr>
          <w:rFonts w:eastAsiaTheme="minorEastAsia"/>
        </w:rPr>
        <w:t xml:space="preserve">al </w:t>
      </w:r>
      <w:r w:rsidR="001A65C7">
        <w:rPr>
          <w:rFonts w:eastAsiaTheme="minorEastAsia"/>
        </w:rPr>
        <w:t>burden</w:t>
      </w:r>
      <w:r w:rsidR="003B4BA2">
        <w:rPr>
          <w:rFonts w:eastAsiaTheme="minorEastAsia"/>
        </w:rPr>
        <w:t xml:space="preserve"> of disease</w:t>
      </w:r>
      <w:r w:rsidR="008A1F73">
        <w:rPr>
          <w:rFonts w:eastAsiaTheme="minorEastAsia"/>
        </w:rPr>
        <w:t xml:space="preserve"> </w:t>
      </w:r>
      <w:r w:rsidR="00EC2668">
        <w:rPr>
          <w:rFonts w:eastAsiaTheme="minorEastAsia"/>
        </w:rPr>
        <w:t xml:space="preserve">is difficult to estimate </w:t>
      </w:r>
      <w:r w:rsidR="002232D4">
        <w:rPr>
          <w:rFonts w:eastAsiaTheme="minorEastAsia"/>
        </w:rPr>
        <w:t xml:space="preserve">due to </w:t>
      </w:r>
      <w:r w:rsidR="00403A5C">
        <w:rPr>
          <w:rFonts w:eastAsiaTheme="minorEastAsia"/>
        </w:rPr>
        <w:t xml:space="preserve">geographic </w:t>
      </w:r>
      <w:r w:rsidR="00EE5F73">
        <w:rPr>
          <w:rFonts w:eastAsiaTheme="minorEastAsia"/>
        </w:rPr>
        <w:t>variation</w:t>
      </w:r>
      <w:r w:rsidR="00403A5C">
        <w:rPr>
          <w:rFonts w:eastAsiaTheme="minorEastAsia"/>
        </w:rPr>
        <w:t xml:space="preserve"> in </w:t>
      </w:r>
      <w:r w:rsidR="00DB1D35">
        <w:rPr>
          <w:rFonts w:eastAsiaTheme="minorEastAsia"/>
        </w:rPr>
        <w:t>incidence</w:t>
      </w:r>
      <w:r w:rsidR="001A65C7">
        <w:rPr>
          <w:rFonts w:eastAsiaTheme="minorEastAsia"/>
        </w:rPr>
        <w:fldChar w:fldCharType="begin"/>
      </w:r>
      <w:r w:rsidR="00C405AB">
        <w:rPr>
          <w:rFonts w:eastAsiaTheme="minorEastAsia"/>
        </w:rPr>
        <w:instrText xml:space="preserve"> ADDIN ZOTERO_ITEM CSL_CITATION {"citationID":"AkOLP1v3","properties":{"formattedCitation":"\\super 1,3\\nosupersub{}","plainCitation":"1,3","noteIndex":0},"citationItems":[{"id":714,"uris":["http://zotero.org/users/5622226/items/Z6LKQH8G"],"uri":["http://zotero.org/users/5622226/items/Z6LKQH8G"],"itemData":{"id":714,"type":"article-journal","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container-title":"Current Diabetes Reports","DOI":"10.1007/s11892-013-0433-5","ISSN":"1539-0829","issue":"6","journalAbbreviation":"Curr Diab Rep","language":"en","page":"795-804","source":"Springer Link","title":"The Emerging Global Epidemic of Type 1 Diabetes","volume":"13","author":[{"family":"Tuomilehto","given":"Jaakko"}],"issued":{"date-parts":[["2013",12,1]]}}},{"id":704,"uris":["http://zotero.org/users/5622226/items/QEHVLKBN"],"uri":["http://zotero.org/users/5622226/items/QEHVLKBN"],"itemData":{"id":704,"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schema":"https://github.com/citation-style-language/schema/raw/master/csl-citation.json"} </w:instrText>
      </w:r>
      <w:r w:rsidR="001A65C7">
        <w:rPr>
          <w:rFonts w:eastAsiaTheme="minorEastAsia"/>
        </w:rPr>
        <w:fldChar w:fldCharType="separate"/>
      </w:r>
      <w:r w:rsidR="00C405AB" w:rsidRPr="00C405AB">
        <w:rPr>
          <w:rFonts w:ascii="Calibri" w:cs="Calibri"/>
          <w:vertAlign w:val="superscript"/>
        </w:rPr>
        <w:t>1,3</w:t>
      </w:r>
      <w:r w:rsidR="001A65C7">
        <w:rPr>
          <w:rFonts w:eastAsiaTheme="minorEastAsia"/>
        </w:rPr>
        <w:fldChar w:fldCharType="end"/>
      </w:r>
      <w:r w:rsidR="001A65C7">
        <w:rPr>
          <w:rFonts w:eastAsiaTheme="minorEastAsia"/>
        </w:rPr>
        <w:t>.</w:t>
      </w:r>
    </w:p>
    <w:p w14:paraId="6C54B7D4" w14:textId="091D3CA0" w:rsidR="00F04BAB" w:rsidRDefault="00F04BAB" w:rsidP="00FA373E">
      <w:pPr>
        <w:rPr>
          <w:rFonts w:eastAsiaTheme="minorEastAsia"/>
        </w:rPr>
      </w:pPr>
    </w:p>
    <w:p w14:paraId="41AB7C4C" w14:textId="4EA1E3FE" w:rsidR="00F04BAB" w:rsidRDefault="00F04BAB" w:rsidP="00FA373E">
      <w:r>
        <w:rPr>
          <w:rFonts w:eastAsiaTheme="minorEastAsia"/>
        </w:rPr>
        <w:tab/>
      </w:r>
      <w:r w:rsidR="002073BB">
        <w:rPr>
          <w:rFonts w:eastAsiaTheme="minorEastAsia"/>
        </w:rPr>
        <w:t>Although</w:t>
      </w:r>
      <w:r w:rsidR="0023690B">
        <w:rPr>
          <w:rFonts w:eastAsiaTheme="minorEastAsia"/>
        </w:rPr>
        <w:t xml:space="preserve"> </w:t>
      </w:r>
      <w:r w:rsidR="0010653A">
        <w:rPr>
          <w:rFonts w:eastAsiaTheme="minorEastAsia"/>
        </w:rPr>
        <w:t xml:space="preserve">genetic predisposition </w:t>
      </w:r>
      <w:r w:rsidR="007E29FD">
        <w:rPr>
          <w:rFonts w:eastAsiaTheme="minorEastAsia"/>
        </w:rPr>
        <w:t>accounts for some</w:t>
      </w:r>
      <w:r w:rsidR="00776BC0">
        <w:rPr>
          <w:rFonts w:eastAsiaTheme="minorEastAsia"/>
        </w:rPr>
        <w:t xml:space="preserve"> </w:t>
      </w:r>
      <w:r w:rsidR="00612621">
        <w:rPr>
          <w:rFonts w:eastAsiaTheme="minorEastAsia"/>
        </w:rPr>
        <w:t>of the etiology</w:t>
      </w:r>
      <w:r w:rsidR="00743777">
        <w:rPr>
          <w:rFonts w:eastAsiaTheme="minorEastAsia"/>
        </w:rPr>
        <w:t xml:space="preserve"> of T1D (</w:t>
      </w:r>
      <w:r w:rsidR="001557C9">
        <w:rPr>
          <w:rFonts w:eastAsiaTheme="minorEastAsia"/>
        </w:rPr>
        <w:t>sibling relative risk has been estimated at 15</w:t>
      </w:r>
      <w:r w:rsidR="004F26F6">
        <w:rPr>
          <w:rFonts w:eastAsiaTheme="minorEastAsia"/>
        </w:rPr>
        <w:fldChar w:fldCharType="begin"/>
      </w:r>
      <w:r w:rsidR="004F26F6">
        <w:rPr>
          <w:rFonts w:eastAsiaTheme="minorEastAsia"/>
        </w:rPr>
        <w:instrText xml:space="preserve"> ADDIN ZOTERO_ITEM CSL_CITATION {"citationID":"gmR3ia0a","properties":{"formattedCitation":"\\super 4\\nosupersub{}","plainCitation":"4","noteIndex":0},"citationItems":[{"id":712,"uris":["http://zotero.org/users/5622226/items/WM2CIE9G"],"uri":["http://zotero.org/users/5622226/items/WM2CIE9G"],"itemData":{"id":712,"type":"article-journal","abstract":"Various genetic and functional studies have enhanced the understanding of type 1 diabetes susceptibility genes, including their roles in the underlying immune dysfunction. This Review summarizes the current understanding of type 1 diabetes genetics from the identification of novel susceptibility loci to functional characterization of new and established risk loci.","container-title":"Nature Reviews Genetics","DOI":"10.1038/nrg3069","ISSN":"1471-0064","issue":"11","language":"en","note":"number: 11\npublisher: Nature Publishing Group","page":"781-792","source":"www.nature.com","title":"Understanding type 1 diabetes through genetics: advances and prospects","title-short":"Understanding type 1 diabetes through genetics","volume":"12","author":[{"family":"Polychronakos","given":"Constantin"},{"family":"Li","given":"Quan"}],"issued":{"date-parts":[["2011",11]]}}}],"schema":"https://github.com/citation-style-language/schema/raw/master/csl-citation.json"} </w:instrText>
      </w:r>
      <w:r w:rsidR="004F26F6">
        <w:rPr>
          <w:rFonts w:eastAsiaTheme="minorEastAsia"/>
        </w:rPr>
        <w:fldChar w:fldCharType="separate"/>
      </w:r>
      <w:r w:rsidR="004F26F6" w:rsidRPr="004F26F6">
        <w:rPr>
          <w:rFonts w:ascii="Calibri" w:cs="Calibri"/>
          <w:vertAlign w:val="superscript"/>
        </w:rPr>
        <w:t>4</w:t>
      </w:r>
      <w:r w:rsidR="004F26F6">
        <w:rPr>
          <w:rFonts w:eastAsiaTheme="minorEastAsia"/>
        </w:rPr>
        <w:fldChar w:fldCharType="end"/>
      </w:r>
      <w:r w:rsidR="001557C9">
        <w:rPr>
          <w:rFonts w:eastAsiaTheme="minorEastAsia"/>
        </w:rPr>
        <w:t>)</w:t>
      </w:r>
      <w:r w:rsidR="00F24FE4">
        <w:rPr>
          <w:rFonts w:eastAsiaTheme="minorEastAsia"/>
        </w:rPr>
        <w:t>,</w:t>
      </w:r>
      <w:r w:rsidR="00A14D24">
        <w:rPr>
          <w:rFonts w:eastAsiaTheme="minorEastAsia"/>
        </w:rPr>
        <w:t xml:space="preserve"> </w:t>
      </w:r>
      <w:r w:rsidR="006C608A">
        <w:t xml:space="preserve">geographic variation in incidence, </w:t>
      </w:r>
      <w:r w:rsidR="00545909">
        <w:t xml:space="preserve">low monozygotic twin concordance (approximately 50%), and </w:t>
      </w:r>
      <w:r w:rsidR="00CC4D03">
        <w:t xml:space="preserve">studies of migrant populations suggest </w:t>
      </w:r>
      <w:r w:rsidR="00273FF5">
        <w:t xml:space="preserve">that non-genetic factors also play an important role in </w:t>
      </w:r>
      <w:r w:rsidR="00E60FB4">
        <w:t>T1D</w:t>
      </w:r>
      <w:r w:rsidR="00273FF5">
        <w:t xml:space="preserve"> </w:t>
      </w:r>
      <w:r w:rsidR="00272AB1">
        <w:t>development</w:t>
      </w:r>
      <w:r w:rsidR="00B04531">
        <w:fldChar w:fldCharType="begin"/>
      </w:r>
      <w:r w:rsidR="00B04531">
        <w:instrText xml:space="preserve"> ADDIN ZOTERO_ITEM CSL_CITATION {"citationID":"p09Llnv1","properties":{"formattedCitation":"\\super 2\\nosupersub{}","plainCitation":"2","noteIndex":0},"citationItems":[{"id":702,"uris":["http://zotero.org/users/5622226/items/M9XLZXQY"],"uri":["http://zotero.org/users/5622226/items/M9XLZXQY"],"itemData":{"id":702,"type":"article-journal","abstract":"Monozygotic (MZ) twin pair discordance for childhood-onset Type 1 Diabetes (T1D) is </w:instrText>
      </w:r>
      <w:r w:rsidR="00B04531">
        <w:rPr>
          <w:rFonts w:ascii="Cambria Math" w:hAnsi="Cambria Math" w:cs="Cambria Math"/>
        </w:rPr>
        <w:instrText>∼</w:instrText>
      </w:r>
      <w:r w:rsidR="00B04531">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schema":"https://github.com/citation-style-language/schema/raw/master/csl-citation.json"} </w:instrText>
      </w:r>
      <w:r w:rsidR="00B04531">
        <w:fldChar w:fldCharType="separate"/>
      </w:r>
      <w:r w:rsidR="00B04531" w:rsidRPr="00B04531">
        <w:rPr>
          <w:rFonts w:ascii="Calibri" w:cs="Calibri"/>
          <w:vertAlign w:val="superscript"/>
        </w:rPr>
        <w:t>2</w:t>
      </w:r>
      <w:r w:rsidR="00B04531">
        <w:fldChar w:fldCharType="end"/>
      </w:r>
      <w:r w:rsidR="00272AB1">
        <w:t>.</w:t>
      </w:r>
      <w:r w:rsidR="00CD4E19">
        <w:t xml:space="preserve"> </w:t>
      </w:r>
      <w:bookmarkStart w:id="0" w:name="_GoBack"/>
      <w:bookmarkEnd w:id="0"/>
    </w:p>
    <w:p w14:paraId="2167AE11" w14:textId="77777777" w:rsidR="00FC7DF1" w:rsidRDefault="00FC7DF1" w:rsidP="00FA373E"/>
    <w:p w14:paraId="50833490" w14:textId="3B5DC576" w:rsidR="00555A93" w:rsidRDefault="001C75FC" w:rsidP="003D0FAD">
      <w:pPr>
        <w:ind w:firstLine="720"/>
      </w:pPr>
      <w:r>
        <w:t xml:space="preserve">Metabolites are small </w:t>
      </w:r>
      <w:r w:rsidR="007B2D30">
        <w:t>molecule</w:t>
      </w:r>
      <w:r w:rsidR="008845F6">
        <w:t xml:space="preserve"> products of </w:t>
      </w:r>
      <w:r w:rsidR="00746FBF">
        <w:t xml:space="preserve">metabolism, and </w:t>
      </w:r>
      <w:r w:rsidR="00565E62">
        <w:t xml:space="preserve">are </w:t>
      </w:r>
      <w:r w:rsidR="009319ED">
        <w:t xml:space="preserve">involved in many vital processes, including </w:t>
      </w:r>
      <w:r w:rsidR="00206B0E">
        <w:t xml:space="preserve">energy storage, </w:t>
      </w:r>
      <w:r w:rsidR="0098576A">
        <w:t xml:space="preserve">cellular signaling and apoptosis, </w:t>
      </w:r>
      <w:r w:rsidR="00111641">
        <w:t>post-translational protein modification and transport</w:t>
      </w:r>
      <w:r w:rsidR="008E2D10">
        <w:t xml:space="preserve">, and </w:t>
      </w:r>
      <w:r w:rsidR="008355E4">
        <w:t xml:space="preserve">maintenance of </w:t>
      </w:r>
      <w:r w:rsidR="00B56CC2">
        <w:t>homeostasis in the cellular milieu</w:t>
      </w:r>
      <w:r w:rsidR="002D34AE">
        <w:fldChar w:fldCharType="begin"/>
      </w:r>
      <w:r w:rsidR="00F24FE4">
        <w:instrText xml:space="preserve"> ADDIN ZOTERO_ITEM CSL_CITATION {"citationID":"tHV2uuV8","properties":{"formattedCitation":"\\super 5\\nosupersub{}","plainCitation":"5","noteIndex":0},"citationItems":[{"id":700,"uris":["http://zotero.org/users/5622226/items/DAGCP7PV"],"uri":["http://zotero.org/users/5622226/items/DAGCP7PV"],"itemData":{"id":700,"type":"article-journal","abstract":"Metabolomics has been utilized extensively for the identification of single metabolites and their use as biomarkers. Owing to recent technical advances, it is now possible to use metabolomics to better understand whole metabolic pathways and to more precisely pinpoint the involvement of metabolites in physiology and pathology.","container-title":"Nature Reviews Molecular Cell Biology","DOI":"10.1038/nrm.2016.25","ISSN":"1471-0080","issue":"7","language":"en","note":"number: 7\npublisher: Nature Publishing Group","page":"451-459","source":"www.nature.com","title":"Metabolomics: beyond biomarkers and towards mechanisms","title-short":"Metabolomics","volume":"17","author":[{"family":"Johnson","given":"Caroline H."},{"family":"Ivanisevic","given":"Julijana"},{"family":"Siuzdak","given":"Gary"}],"issued":{"date-parts":[["2016",7]]}}}],"schema":"https://github.com/citation-style-language/schema/raw/master/csl-citation.json"} </w:instrText>
      </w:r>
      <w:r w:rsidR="002D34AE">
        <w:fldChar w:fldCharType="separate"/>
      </w:r>
      <w:r w:rsidR="00F24FE4" w:rsidRPr="00F24FE4">
        <w:rPr>
          <w:rFonts w:ascii="Calibri" w:cs="Calibri"/>
          <w:vertAlign w:val="superscript"/>
        </w:rPr>
        <w:t>5</w:t>
      </w:r>
      <w:r w:rsidR="002D34AE">
        <w:fldChar w:fldCharType="end"/>
      </w:r>
      <w:r w:rsidR="002D34AE">
        <w:t xml:space="preserve">. </w:t>
      </w:r>
      <w:r w:rsidR="00B80C37">
        <w:t xml:space="preserve">Analysis </w:t>
      </w:r>
      <w:r w:rsidR="008370DD">
        <w:t xml:space="preserve">of the metabolome </w:t>
      </w:r>
      <w:r w:rsidR="00F466B4">
        <w:t xml:space="preserve">can </w:t>
      </w:r>
      <w:r w:rsidR="00BE5560">
        <w:t>therefore</w:t>
      </w:r>
      <w:r w:rsidR="00F466B4">
        <w:t xml:space="preserve"> </w:t>
      </w:r>
      <w:r w:rsidR="00B20CF0">
        <w:t xml:space="preserve">quantify </w:t>
      </w:r>
      <w:r w:rsidR="007F0E44">
        <w:t>the</w:t>
      </w:r>
      <w:r w:rsidR="0085216F">
        <w:t xml:space="preserve"> integrated response to </w:t>
      </w:r>
      <w:r w:rsidR="002D6C70">
        <w:t xml:space="preserve">endogenous and exogenous </w:t>
      </w:r>
      <w:r w:rsidR="001323DD">
        <w:t>disease factors</w:t>
      </w:r>
      <w:r w:rsidR="00174C10">
        <w:t xml:space="preserve"> or other physiological changes. </w:t>
      </w:r>
      <w:r w:rsidR="003D598D">
        <w:t>P</w:t>
      </w:r>
      <w:r w:rsidR="006251E3">
        <w:t xml:space="preserve">revious studies </w:t>
      </w:r>
      <w:r w:rsidR="00B16D34">
        <w:t xml:space="preserve">have </w:t>
      </w:r>
      <w:r w:rsidR="00775C3C">
        <w:t xml:space="preserve">found </w:t>
      </w:r>
      <w:r w:rsidR="008D2E83">
        <w:t>an a</w:t>
      </w:r>
      <w:r w:rsidR="00775C3C">
        <w:t xml:space="preserve">ssociation between </w:t>
      </w:r>
      <w:r w:rsidR="0045332E">
        <w:t xml:space="preserve">T1D and </w:t>
      </w:r>
      <w:r w:rsidR="005868F9">
        <w:t>c</w:t>
      </w:r>
      <w:r w:rsidR="00D35748">
        <w:t>hanges in phospholipids and sphingolipids</w:t>
      </w:r>
      <w:r w:rsidR="004B6A91">
        <w:t xml:space="preserve"> and </w:t>
      </w:r>
      <w:r w:rsidR="003D0FAD">
        <w:t>excretion of modified amino acids</w:t>
      </w:r>
      <w:r w:rsidR="00441D8E">
        <w:fldChar w:fldCharType="begin"/>
      </w:r>
      <w:r w:rsidR="00F24FE4">
        <w:instrText xml:space="preserve"> ADDIN ZOTERO_ITEM CSL_CITATION {"citationID":"e9XJdMRZ","properties":{"formattedCitation":"\\super 6\\nosupersub{}","plainCitation":"6","noteIndex":0},"citationItems":[{"id":691,"uris":["http://zotero.org/users/5622226/items/XEFFSTLL"],"uri":["http://zotero.org/users/5622226/items/XEFFSTLL"],"itemData":{"id":691,"type":"article-journal","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container-title":"Pediatric Diabetes","DOI":"10.1111/pedi.12323","ISSN":"1399-5448","issue":"1","language":"en","note":"_eprint: https://onlinelibrary.wiley.com/doi/pdf/10.1111/pedi.12323","page":"3-14","source":"Wiley Online Library","title":"Metabolomics in childhood diabetes","volume":"17","author":[{"family":"Frohnert","given":"Brigitte I."},{"family":"Rewers","given":"Marian J."}],"issued":{"date-parts":[["2016"]]}}}],"schema":"https://github.com/citation-style-language/schema/raw/master/csl-citation.json"} </w:instrText>
      </w:r>
      <w:r w:rsidR="00441D8E">
        <w:fldChar w:fldCharType="separate"/>
      </w:r>
      <w:r w:rsidR="00F24FE4" w:rsidRPr="00F24FE4">
        <w:rPr>
          <w:rFonts w:ascii="Calibri" w:cs="Calibri"/>
          <w:vertAlign w:val="superscript"/>
        </w:rPr>
        <w:t>6</w:t>
      </w:r>
      <w:r w:rsidR="00441D8E">
        <w:fldChar w:fldCharType="end"/>
      </w:r>
      <w:r w:rsidR="00F5718E">
        <w:t xml:space="preserve">. </w:t>
      </w:r>
    </w:p>
    <w:p w14:paraId="765C6F40" w14:textId="263F2F11" w:rsidR="00EB5AA7" w:rsidRDefault="00EB5AA7" w:rsidP="00FA373E"/>
    <w:p w14:paraId="60FD5952" w14:textId="3CDF330F" w:rsidR="00EB5AA7" w:rsidRDefault="00EB5AA7">
      <w:r>
        <w:br w:type="page"/>
      </w:r>
    </w:p>
    <w:p w14:paraId="59B6999E" w14:textId="73CD1561" w:rsidR="00EB5AA7" w:rsidRPr="00EB5AA7" w:rsidRDefault="00EB5AA7" w:rsidP="00FA373E">
      <w:pPr>
        <w:rPr>
          <w:u w:val="single"/>
        </w:rPr>
      </w:pPr>
      <w:r>
        <w:rPr>
          <w:u w:val="single"/>
        </w:rPr>
        <w:lastRenderedPageBreak/>
        <w:t>References</w:t>
      </w:r>
    </w:p>
    <w:p w14:paraId="46D38D44" w14:textId="77777777" w:rsidR="00EB5AA7" w:rsidRDefault="00EB5AA7" w:rsidP="00FA373E"/>
    <w:p w14:paraId="7AFA4B95" w14:textId="77777777" w:rsidR="00B04531" w:rsidRPr="00B04531" w:rsidRDefault="00EB5AA7" w:rsidP="00B04531">
      <w:pPr>
        <w:pStyle w:val="Bibliography"/>
        <w:rPr>
          <w:rFonts w:ascii="Calibri" w:cs="Calibri"/>
        </w:rPr>
      </w:pPr>
      <w:r>
        <w:fldChar w:fldCharType="begin"/>
      </w:r>
      <w:r>
        <w:instrText xml:space="preserve"> ADDIN ZOTERO_BIBL {"uncited":[],"omitted":[],"custom":[]} CSL_BIBLIOGRAPHY </w:instrText>
      </w:r>
      <w:r>
        <w:fldChar w:fldCharType="separate"/>
      </w:r>
      <w:r w:rsidR="00B04531" w:rsidRPr="00B04531">
        <w:rPr>
          <w:rFonts w:ascii="Calibri" w:cs="Calibri"/>
        </w:rPr>
        <w:t xml:space="preserve">1. </w:t>
      </w:r>
      <w:r w:rsidR="00B04531" w:rsidRPr="00B04531">
        <w:rPr>
          <w:rFonts w:ascii="Calibri" w:cs="Calibri"/>
        </w:rPr>
        <w:tab/>
        <w:t xml:space="preserve">Atkinson MA, </w:t>
      </w:r>
      <w:proofErr w:type="spellStart"/>
      <w:r w:rsidR="00B04531" w:rsidRPr="00B04531">
        <w:rPr>
          <w:rFonts w:ascii="Calibri" w:cs="Calibri"/>
        </w:rPr>
        <w:t>Eisenbarth</w:t>
      </w:r>
      <w:proofErr w:type="spellEnd"/>
      <w:r w:rsidR="00B04531" w:rsidRPr="00B04531">
        <w:rPr>
          <w:rFonts w:ascii="Calibri" w:cs="Calibri"/>
        </w:rPr>
        <w:t xml:space="preserve"> GS, </w:t>
      </w:r>
      <w:proofErr w:type="spellStart"/>
      <w:r w:rsidR="00B04531" w:rsidRPr="00B04531">
        <w:rPr>
          <w:rFonts w:ascii="Calibri" w:cs="Calibri"/>
        </w:rPr>
        <w:t>Michels</w:t>
      </w:r>
      <w:proofErr w:type="spellEnd"/>
      <w:r w:rsidR="00B04531" w:rsidRPr="00B04531">
        <w:rPr>
          <w:rFonts w:ascii="Calibri" w:cs="Calibri"/>
        </w:rPr>
        <w:t xml:space="preserve"> AW. Type 1 diabetes. </w:t>
      </w:r>
      <w:r w:rsidR="00B04531" w:rsidRPr="00B04531">
        <w:rPr>
          <w:rFonts w:ascii="Calibri" w:cs="Calibri"/>
          <w:i/>
          <w:iCs/>
        </w:rPr>
        <w:t>The Lancet</w:t>
      </w:r>
      <w:r w:rsidR="00B04531" w:rsidRPr="00B04531">
        <w:rPr>
          <w:rFonts w:ascii="Calibri" w:cs="Calibri"/>
        </w:rPr>
        <w:t>. 2014;383(9911):69-82. doi:10.1016/S0140-6736(13)60591-7</w:t>
      </w:r>
    </w:p>
    <w:p w14:paraId="6F3281A5" w14:textId="77777777" w:rsidR="00B04531" w:rsidRPr="00B04531" w:rsidRDefault="00B04531" w:rsidP="00B04531">
      <w:pPr>
        <w:pStyle w:val="Bibliography"/>
        <w:rPr>
          <w:rFonts w:ascii="Calibri" w:cs="Calibri"/>
        </w:rPr>
      </w:pPr>
      <w:r w:rsidRPr="00B04531">
        <w:rPr>
          <w:rFonts w:ascii="Calibri" w:cs="Calibri"/>
        </w:rPr>
        <w:t xml:space="preserve">2. </w:t>
      </w:r>
      <w:r w:rsidRPr="00B04531">
        <w:rPr>
          <w:rFonts w:ascii="Calibri" w:cs="Calibri"/>
        </w:rPr>
        <w:tab/>
      </w:r>
      <w:proofErr w:type="spellStart"/>
      <w:r w:rsidRPr="00B04531">
        <w:rPr>
          <w:rFonts w:ascii="Calibri" w:cs="Calibri"/>
        </w:rPr>
        <w:t>Rakyan</w:t>
      </w:r>
      <w:proofErr w:type="spellEnd"/>
      <w:r w:rsidRPr="00B04531">
        <w:rPr>
          <w:rFonts w:ascii="Calibri" w:cs="Calibri"/>
        </w:rPr>
        <w:t xml:space="preserve"> VK, </w:t>
      </w:r>
      <w:proofErr w:type="spellStart"/>
      <w:r w:rsidRPr="00B04531">
        <w:rPr>
          <w:rFonts w:ascii="Calibri" w:cs="Calibri"/>
        </w:rPr>
        <w:t>Beyan</w:t>
      </w:r>
      <w:proofErr w:type="spellEnd"/>
      <w:r w:rsidRPr="00B04531">
        <w:rPr>
          <w:rFonts w:ascii="Calibri" w:cs="Calibri"/>
        </w:rPr>
        <w:t xml:space="preserve"> H, Down TA, et al. Identification of Type 1 Diabetes–Associated DNA Methylation Variable Positions That Precede Disease Diagnosis. </w:t>
      </w:r>
      <w:r w:rsidRPr="00B04531">
        <w:rPr>
          <w:rFonts w:ascii="Calibri" w:cs="Calibri"/>
          <w:i/>
          <w:iCs/>
        </w:rPr>
        <w:t>PLOS Genet</w:t>
      </w:r>
      <w:r w:rsidRPr="00B04531">
        <w:rPr>
          <w:rFonts w:ascii="Calibri" w:cs="Calibri"/>
        </w:rPr>
        <w:t>. 2011;7(9</w:t>
      </w:r>
      <w:proofErr w:type="gramStart"/>
      <w:r w:rsidRPr="00B04531">
        <w:rPr>
          <w:rFonts w:ascii="Calibri" w:cs="Calibri"/>
        </w:rPr>
        <w:t>):e</w:t>
      </w:r>
      <w:proofErr w:type="gramEnd"/>
      <w:r w:rsidRPr="00B04531">
        <w:rPr>
          <w:rFonts w:ascii="Calibri" w:cs="Calibri"/>
        </w:rPr>
        <w:t xml:space="preserve">1002300. </w:t>
      </w:r>
      <w:proofErr w:type="gramStart"/>
      <w:r w:rsidRPr="00B04531">
        <w:rPr>
          <w:rFonts w:ascii="Calibri" w:cs="Calibri"/>
        </w:rPr>
        <w:t>doi:10.1371/journal.pgen</w:t>
      </w:r>
      <w:proofErr w:type="gramEnd"/>
      <w:r w:rsidRPr="00B04531">
        <w:rPr>
          <w:rFonts w:ascii="Calibri" w:cs="Calibri"/>
        </w:rPr>
        <w:t>.1002300</w:t>
      </w:r>
    </w:p>
    <w:p w14:paraId="7FA49425" w14:textId="77777777" w:rsidR="00B04531" w:rsidRPr="00B04531" w:rsidRDefault="00B04531" w:rsidP="00B04531">
      <w:pPr>
        <w:pStyle w:val="Bibliography"/>
        <w:rPr>
          <w:rFonts w:ascii="Calibri" w:cs="Calibri"/>
        </w:rPr>
      </w:pPr>
      <w:r w:rsidRPr="00B04531">
        <w:rPr>
          <w:rFonts w:ascii="Calibri" w:cs="Calibri"/>
        </w:rPr>
        <w:t xml:space="preserve">3. </w:t>
      </w:r>
      <w:r w:rsidRPr="00B04531">
        <w:rPr>
          <w:rFonts w:ascii="Calibri" w:cs="Calibri"/>
        </w:rPr>
        <w:tab/>
      </w:r>
      <w:proofErr w:type="spellStart"/>
      <w:r w:rsidRPr="00B04531">
        <w:rPr>
          <w:rFonts w:ascii="Calibri" w:cs="Calibri"/>
        </w:rPr>
        <w:t>Tuomilehto</w:t>
      </w:r>
      <w:proofErr w:type="spellEnd"/>
      <w:r w:rsidRPr="00B04531">
        <w:rPr>
          <w:rFonts w:ascii="Calibri" w:cs="Calibri"/>
        </w:rPr>
        <w:t xml:space="preserve"> J. The Emerging Global Epidemic of Type 1 Diabetes. </w:t>
      </w:r>
      <w:proofErr w:type="spellStart"/>
      <w:r w:rsidRPr="00B04531">
        <w:rPr>
          <w:rFonts w:ascii="Calibri" w:cs="Calibri"/>
          <w:i/>
          <w:iCs/>
        </w:rPr>
        <w:t>Curr</w:t>
      </w:r>
      <w:proofErr w:type="spellEnd"/>
      <w:r w:rsidRPr="00B04531">
        <w:rPr>
          <w:rFonts w:ascii="Calibri" w:cs="Calibri"/>
          <w:i/>
          <w:iCs/>
        </w:rPr>
        <w:t xml:space="preserve"> Diab Rep</w:t>
      </w:r>
      <w:r w:rsidRPr="00B04531">
        <w:rPr>
          <w:rFonts w:ascii="Calibri" w:cs="Calibri"/>
        </w:rPr>
        <w:t>. 2013;13(6):795-804. doi:10.1007/s11892-013-0433-5</w:t>
      </w:r>
    </w:p>
    <w:p w14:paraId="67D43D5C" w14:textId="77777777" w:rsidR="00B04531" w:rsidRPr="00B04531" w:rsidRDefault="00B04531" w:rsidP="00B04531">
      <w:pPr>
        <w:pStyle w:val="Bibliography"/>
        <w:rPr>
          <w:rFonts w:ascii="Calibri" w:cs="Calibri"/>
        </w:rPr>
      </w:pPr>
      <w:r w:rsidRPr="00B04531">
        <w:rPr>
          <w:rFonts w:ascii="Calibri" w:cs="Calibri"/>
        </w:rPr>
        <w:t xml:space="preserve">4. </w:t>
      </w:r>
      <w:r w:rsidRPr="00B04531">
        <w:rPr>
          <w:rFonts w:ascii="Calibri" w:cs="Calibri"/>
        </w:rPr>
        <w:tab/>
      </w:r>
      <w:proofErr w:type="spellStart"/>
      <w:r w:rsidRPr="00B04531">
        <w:rPr>
          <w:rFonts w:ascii="Calibri" w:cs="Calibri"/>
        </w:rPr>
        <w:t>Polychronakos</w:t>
      </w:r>
      <w:proofErr w:type="spellEnd"/>
      <w:r w:rsidRPr="00B04531">
        <w:rPr>
          <w:rFonts w:ascii="Calibri" w:cs="Calibri"/>
        </w:rPr>
        <w:t xml:space="preserve"> C, Li Q. Understanding type 1 diabetes through genetics: advances and prospects. </w:t>
      </w:r>
      <w:r w:rsidRPr="00B04531">
        <w:rPr>
          <w:rFonts w:ascii="Calibri" w:cs="Calibri"/>
          <w:i/>
          <w:iCs/>
        </w:rPr>
        <w:t>Nat Rev Genet</w:t>
      </w:r>
      <w:r w:rsidRPr="00B04531">
        <w:rPr>
          <w:rFonts w:ascii="Calibri" w:cs="Calibri"/>
        </w:rPr>
        <w:t>. 2011;12(11):781-792. doi:10.1038/nrg3069</w:t>
      </w:r>
    </w:p>
    <w:p w14:paraId="5442DE3E" w14:textId="77777777" w:rsidR="00B04531" w:rsidRPr="00B04531" w:rsidRDefault="00B04531" w:rsidP="00B04531">
      <w:pPr>
        <w:pStyle w:val="Bibliography"/>
        <w:rPr>
          <w:rFonts w:ascii="Calibri" w:cs="Calibri"/>
        </w:rPr>
      </w:pPr>
      <w:r w:rsidRPr="00B04531">
        <w:rPr>
          <w:rFonts w:ascii="Calibri" w:cs="Calibri"/>
        </w:rPr>
        <w:t xml:space="preserve">5. </w:t>
      </w:r>
      <w:r w:rsidRPr="00B04531">
        <w:rPr>
          <w:rFonts w:ascii="Calibri" w:cs="Calibri"/>
        </w:rPr>
        <w:tab/>
        <w:t xml:space="preserve">Johnson CH, Ivanisevic J, </w:t>
      </w:r>
      <w:proofErr w:type="spellStart"/>
      <w:r w:rsidRPr="00B04531">
        <w:rPr>
          <w:rFonts w:ascii="Calibri" w:cs="Calibri"/>
        </w:rPr>
        <w:t>Siuzdak</w:t>
      </w:r>
      <w:proofErr w:type="spellEnd"/>
      <w:r w:rsidRPr="00B04531">
        <w:rPr>
          <w:rFonts w:ascii="Calibri" w:cs="Calibri"/>
        </w:rPr>
        <w:t xml:space="preserve"> G. Metabolomics: beyond biomarkers and towards mechanisms. </w:t>
      </w:r>
      <w:r w:rsidRPr="00B04531">
        <w:rPr>
          <w:rFonts w:ascii="Calibri" w:cs="Calibri"/>
          <w:i/>
          <w:iCs/>
        </w:rPr>
        <w:t>Nat Rev Mol Cell Biol</w:t>
      </w:r>
      <w:r w:rsidRPr="00B04531">
        <w:rPr>
          <w:rFonts w:ascii="Calibri" w:cs="Calibri"/>
        </w:rPr>
        <w:t>. 2016;17(7):451-459. doi:10.1038/nrm.2016.25</w:t>
      </w:r>
    </w:p>
    <w:p w14:paraId="2454D8FA" w14:textId="77777777" w:rsidR="00B04531" w:rsidRPr="00B04531" w:rsidRDefault="00B04531" w:rsidP="00B04531">
      <w:pPr>
        <w:pStyle w:val="Bibliography"/>
        <w:rPr>
          <w:rFonts w:ascii="Calibri" w:cs="Calibri"/>
        </w:rPr>
      </w:pPr>
      <w:r w:rsidRPr="00B04531">
        <w:rPr>
          <w:rFonts w:ascii="Calibri" w:cs="Calibri"/>
        </w:rPr>
        <w:t xml:space="preserve">6. </w:t>
      </w:r>
      <w:r w:rsidRPr="00B04531">
        <w:rPr>
          <w:rFonts w:ascii="Calibri" w:cs="Calibri"/>
        </w:rPr>
        <w:tab/>
      </w:r>
      <w:proofErr w:type="spellStart"/>
      <w:r w:rsidRPr="00B04531">
        <w:rPr>
          <w:rFonts w:ascii="Calibri" w:cs="Calibri"/>
        </w:rPr>
        <w:t>Frohnert</w:t>
      </w:r>
      <w:proofErr w:type="spellEnd"/>
      <w:r w:rsidRPr="00B04531">
        <w:rPr>
          <w:rFonts w:ascii="Calibri" w:cs="Calibri"/>
        </w:rPr>
        <w:t xml:space="preserve"> BI, </w:t>
      </w:r>
      <w:proofErr w:type="spellStart"/>
      <w:r w:rsidRPr="00B04531">
        <w:rPr>
          <w:rFonts w:ascii="Calibri" w:cs="Calibri"/>
        </w:rPr>
        <w:t>Rewers</w:t>
      </w:r>
      <w:proofErr w:type="spellEnd"/>
      <w:r w:rsidRPr="00B04531">
        <w:rPr>
          <w:rFonts w:ascii="Calibri" w:cs="Calibri"/>
        </w:rPr>
        <w:t xml:space="preserve"> MJ. Metabolomics in childhood diabetes. </w:t>
      </w:r>
      <w:proofErr w:type="spellStart"/>
      <w:r w:rsidRPr="00B04531">
        <w:rPr>
          <w:rFonts w:ascii="Calibri" w:cs="Calibri"/>
          <w:i/>
          <w:iCs/>
        </w:rPr>
        <w:t>Pediatr</w:t>
      </w:r>
      <w:proofErr w:type="spellEnd"/>
      <w:r w:rsidRPr="00B04531">
        <w:rPr>
          <w:rFonts w:ascii="Calibri" w:cs="Calibri"/>
          <w:i/>
          <w:iCs/>
        </w:rPr>
        <w:t xml:space="preserve"> Diabetes</w:t>
      </w:r>
      <w:r w:rsidRPr="00B04531">
        <w:rPr>
          <w:rFonts w:ascii="Calibri" w:cs="Calibri"/>
        </w:rPr>
        <w:t>. 2016;17(1):3-14. doi:10.1111/pedi.12323</w:t>
      </w:r>
    </w:p>
    <w:p w14:paraId="4ADB8EF5" w14:textId="41D3C193" w:rsidR="00EB5AA7" w:rsidRPr="00555A93" w:rsidRDefault="00EB5AA7" w:rsidP="00FA373E">
      <w:r>
        <w:fldChar w:fldCharType="end"/>
      </w:r>
    </w:p>
    <w:p w14:paraId="2F592877" w14:textId="77777777" w:rsidR="00D3318D" w:rsidRPr="008879D1" w:rsidRDefault="00D3318D" w:rsidP="00D3318D">
      <w:pPr>
        <w:jc w:val="center"/>
      </w:pPr>
    </w:p>
    <w:sectPr w:rsidR="00D3318D" w:rsidRPr="008879D1" w:rsidSect="002D65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5416"/>
    <w:rsid w:val="000215B0"/>
    <w:rsid w:val="0007775A"/>
    <w:rsid w:val="0010653A"/>
    <w:rsid w:val="00111641"/>
    <w:rsid w:val="001140BD"/>
    <w:rsid w:val="0013008A"/>
    <w:rsid w:val="001323DD"/>
    <w:rsid w:val="001428C2"/>
    <w:rsid w:val="001452FE"/>
    <w:rsid w:val="001557C9"/>
    <w:rsid w:val="00161E2C"/>
    <w:rsid w:val="00174C10"/>
    <w:rsid w:val="001A65C7"/>
    <w:rsid w:val="001B4BD5"/>
    <w:rsid w:val="001B6DAC"/>
    <w:rsid w:val="001C6FCB"/>
    <w:rsid w:val="001C75FC"/>
    <w:rsid w:val="00206B0E"/>
    <w:rsid w:val="002073BB"/>
    <w:rsid w:val="002232D4"/>
    <w:rsid w:val="0023690B"/>
    <w:rsid w:val="00263DAC"/>
    <w:rsid w:val="00272AB1"/>
    <w:rsid w:val="00273FF5"/>
    <w:rsid w:val="002A1E75"/>
    <w:rsid w:val="002D34AE"/>
    <w:rsid w:val="002D6536"/>
    <w:rsid w:val="002D6C70"/>
    <w:rsid w:val="00307996"/>
    <w:rsid w:val="003266E5"/>
    <w:rsid w:val="003317FA"/>
    <w:rsid w:val="003613EB"/>
    <w:rsid w:val="003646D3"/>
    <w:rsid w:val="00394250"/>
    <w:rsid w:val="003B0885"/>
    <w:rsid w:val="003B4BA2"/>
    <w:rsid w:val="003D0FAD"/>
    <w:rsid w:val="003D3218"/>
    <w:rsid w:val="003D598D"/>
    <w:rsid w:val="003E716B"/>
    <w:rsid w:val="00403A5C"/>
    <w:rsid w:val="00415416"/>
    <w:rsid w:val="004205D9"/>
    <w:rsid w:val="00441D8E"/>
    <w:rsid w:val="00447CF1"/>
    <w:rsid w:val="0045332E"/>
    <w:rsid w:val="00457909"/>
    <w:rsid w:val="004A2DFE"/>
    <w:rsid w:val="004B6A91"/>
    <w:rsid w:val="004F26F6"/>
    <w:rsid w:val="004F655B"/>
    <w:rsid w:val="0051341E"/>
    <w:rsid w:val="00542DF1"/>
    <w:rsid w:val="00545909"/>
    <w:rsid w:val="00555A93"/>
    <w:rsid w:val="00565E62"/>
    <w:rsid w:val="00581B05"/>
    <w:rsid w:val="005868F9"/>
    <w:rsid w:val="00612621"/>
    <w:rsid w:val="006251E3"/>
    <w:rsid w:val="00635DAD"/>
    <w:rsid w:val="00665770"/>
    <w:rsid w:val="00686DB9"/>
    <w:rsid w:val="006942D9"/>
    <w:rsid w:val="006B1095"/>
    <w:rsid w:val="006C608A"/>
    <w:rsid w:val="00704988"/>
    <w:rsid w:val="0072310D"/>
    <w:rsid w:val="0073783F"/>
    <w:rsid w:val="00743777"/>
    <w:rsid w:val="00746FBF"/>
    <w:rsid w:val="00775B63"/>
    <w:rsid w:val="00775C3C"/>
    <w:rsid w:val="00776BC0"/>
    <w:rsid w:val="00777772"/>
    <w:rsid w:val="007B2D30"/>
    <w:rsid w:val="007D316F"/>
    <w:rsid w:val="007E29FD"/>
    <w:rsid w:val="007F0138"/>
    <w:rsid w:val="007F0E44"/>
    <w:rsid w:val="00813E80"/>
    <w:rsid w:val="008355E4"/>
    <w:rsid w:val="008370DD"/>
    <w:rsid w:val="00844DA5"/>
    <w:rsid w:val="0085216F"/>
    <w:rsid w:val="008570E2"/>
    <w:rsid w:val="00871C70"/>
    <w:rsid w:val="008845F6"/>
    <w:rsid w:val="008879D1"/>
    <w:rsid w:val="008879DA"/>
    <w:rsid w:val="008A1F73"/>
    <w:rsid w:val="008C38A4"/>
    <w:rsid w:val="008D27B6"/>
    <w:rsid w:val="008D2E83"/>
    <w:rsid w:val="008E2D10"/>
    <w:rsid w:val="00913B1B"/>
    <w:rsid w:val="009319ED"/>
    <w:rsid w:val="0098576A"/>
    <w:rsid w:val="00992F14"/>
    <w:rsid w:val="0099728E"/>
    <w:rsid w:val="009D1956"/>
    <w:rsid w:val="00A14D24"/>
    <w:rsid w:val="00A92C73"/>
    <w:rsid w:val="00AD2226"/>
    <w:rsid w:val="00AE365C"/>
    <w:rsid w:val="00B04531"/>
    <w:rsid w:val="00B16D34"/>
    <w:rsid w:val="00B20CF0"/>
    <w:rsid w:val="00B26CD4"/>
    <w:rsid w:val="00B56CC2"/>
    <w:rsid w:val="00B80C37"/>
    <w:rsid w:val="00B8300B"/>
    <w:rsid w:val="00BB3DA5"/>
    <w:rsid w:val="00BE5560"/>
    <w:rsid w:val="00C00F2A"/>
    <w:rsid w:val="00C365AE"/>
    <w:rsid w:val="00C405AB"/>
    <w:rsid w:val="00C77744"/>
    <w:rsid w:val="00CC4D03"/>
    <w:rsid w:val="00CD4E19"/>
    <w:rsid w:val="00D3318D"/>
    <w:rsid w:val="00D35748"/>
    <w:rsid w:val="00D37DC9"/>
    <w:rsid w:val="00DB1D35"/>
    <w:rsid w:val="00E257E8"/>
    <w:rsid w:val="00E40A5B"/>
    <w:rsid w:val="00E60FB4"/>
    <w:rsid w:val="00E8053B"/>
    <w:rsid w:val="00E843E2"/>
    <w:rsid w:val="00EB5AA7"/>
    <w:rsid w:val="00EC2668"/>
    <w:rsid w:val="00EE2124"/>
    <w:rsid w:val="00EE5F73"/>
    <w:rsid w:val="00EF45C2"/>
    <w:rsid w:val="00F01517"/>
    <w:rsid w:val="00F04BAB"/>
    <w:rsid w:val="00F24FE4"/>
    <w:rsid w:val="00F466B4"/>
    <w:rsid w:val="00F5718E"/>
    <w:rsid w:val="00F741BB"/>
    <w:rsid w:val="00F95736"/>
    <w:rsid w:val="00FA373E"/>
    <w:rsid w:val="00FB1B0C"/>
    <w:rsid w:val="00FC7D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5F54E94"/>
  <w15:chartTrackingRefBased/>
  <w15:docId w15:val="{32985C42-F9E5-AD47-82E5-54EB43503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B5AA7"/>
    <w:pPr>
      <w:tabs>
        <w:tab w:val="left" w:pos="380"/>
      </w:tabs>
      <w:spacing w:after="240"/>
      <w:ind w:left="384" w:hanging="384"/>
    </w:pPr>
  </w:style>
  <w:style w:type="character" w:styleId="PlaceholderText">
    <w:name w:val="Placeholder Text"/>
    <w:basedOn w:val="DefaultParagraphFont"/>
    <w:uiPriority w:val="99"/>
    <w:semiHidden/>
    <w:rsid w:val="00A92C7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3</Pages>
  <Words>3339</Words>
  <Characters>19033</Characters>
  <Application>Microsoft Office Word</Application>
  <DocSecurity>0</DocSecurity>
  <Lines>158</Lines>
  <Paragraphs>44</Paragraphs>
  <ScaleCrop>false</ScaleCrop>
  <Company/>
  <LinksUpToDate>false</LinksUpToDate>
  <CharactersWithSpaces>22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Vigers</dc:creator>
  <cp:keywords/>
  <dc:description/>
  <cp:lastModifiedBy>Tim Vigers</cp:lastModifiedBy>
  <cp:revision>153</cp:revision>
  <dcterms:created xsi:type="dcterms:W3CDTF">2020-03-02T21:21:00Z</dcterms:created>
  <dcterms:modified xsi:type="dcterms:W3CDTF">2020-03-03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VOwsM94D"/&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